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Default="001971C1" w:rsidP="001971C1">
      <w:pPr>
        <w:spacing w:line="480" w:lineRule="auto"/>
        <w:rPr>
          <w:ins w:id="0" w:author="Microsoft Office User" w:date="2024-06-04T18:04:00Z"/>
          <w:rFonts w:ascii="Times New Roman" w:hAnsi="Times New Roman" w:cs="Times New Roman"/>
          <w:b/>
          <w:bCs/>
          <w:lang w:val="en-GB"/>
        </w:rPr>
      </w:pPr>
      <w:r w:rsidRPr="001971C1">
        <w:rPr>
          <w:rFonts w:ascii="Times New Roman" w:hAnsi="Times New Roman" w:cs="Times New Roman"/>
          <w:b/>
          <w:bCs/>
          <w:lang w:val="en-GB"/>
        </w:rPr>
        <w:t>Background</w:t>
      </w:r>
    </w:p>
    <w:p w14:paraId="1414C1BB" w14:textId="5DBC3F92" w:rsidR="00514D94" w:rsidRPr="001971C1" w:rsidRDefault="00514D94" w:rsidP="001971C1">
      <w:pPr>
        <w:spacing w:line="480" w:lineRule="auto"/>
        <w:rPr>
          <w:rFonts w:ascii="Times New Roman" w:hAnsi="Times New Roman" w:cs="Times New Roman"/>
          <w:b/>
          <w:bCs/>
          <w:lang w:val="en-GB"/>
        </w:rPr>
      </w:pPr>
      <w:ins w:id="1" w:author="Microsoft Office User" w:date="2024-06-04T18:04:00Z">
        <w:r>
          <w:rPr>
            <w:rFonts w:ascii="Times New Roman" w:hAnsi="Times New Roman" w:cs="Times New Roman"/>
            <w:b/>
            <w:bCs/>
            <w:lang w:val="en-GB"/>
          </w:rPr>
          <w:t>b</w:t>
        </w:r>
      </w:ins>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2" w:author="Microsoft Office User" w:date="2024-06-04T17:02:00Z">
        <w:r>
          <w:rPr>
            <w:rFonts w:ascii="Times New Roman" w:hAnsi="Times New Roman" w:cs="Times New Roman"/>
            <w:b/>
            <w:bCs/>
            <w:color w:val="000000" w:themeColor="text1"/>
            <w:lang w:val="en-GB"/>
          </w:rPr>
          <w:t>What do you believe in</w:t>
        </w:r>
      </w:ins>
    </w:p>
    <w:p w14:paraId="49C18F6C" w14:textId="097ECFB1"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w:t>
      </w:r>
      <w:del w:id="3" w:author="Microsoft Office User" w:date="2024-06-04T17:49:00Z">
        <w:r w:rsidRPr="001971C1" w:rsidDel="00683FED">
          <w:rPr>
            <w:rFonts w:ascii="Times New Roman" w:hAnsi="Times New Roman" w:cs="Times New Roman"/>
            <w:color w:val="000000" w:themeColor="text1"/>
          </w:rPr>
          <w:delText xml:space="preserve"> </w:delText>
        </w:r>
      </w:del>
      <w:ins w:id="4" w:author="Microsoft Office User" w:date="2024-06-04T17:36:00Z">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 xml:space="preserve">concern over antimicrobial resistance has prompted increased scrutiny of antibiotic prescription </w:t>
      </w:r>
      <w:proofErr w:type="spellStart"/>
      <w:ins w:id="5" w:author="Microsoft Office User" w:date="2024-06-04T17:57:00Z">
        <w:r w:rsidR="007740AD">
          <w:rPr>
            <w:rFonts w:ascii="Times New Roman" w:hAnsi="Times New Roman" w:cs="Times New Roman"/>
            <w:color w:val="000000" w:themeColor="text1"/>
            <w:lang w:val="en-GB"/>
          </w:rPr>
          <w:t>vbv</w:t>
        </w:r>
        <w:proofErr w:type="spellEnd"/>
        <w:r w:rsidR="007740AD">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6" w:author="Sinead Brophy" w:date="2024-04-12T15:46:00Z">
        <w:r w:rsidR="00CA0652">
          <w:instrText>HYPERLINK "C:\\Users\\S.Brophy\\AppData\\Local\\Temp\\587bc44a-4c6e-489a-bcde-b6a0af1ac12c_final project (2).zip.12c\\final project\\Appendix\\appendix 3.docx"</w:instrText>
        </w:r>
      </w:ins>
      <w:del w:id="7"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8" w:author="Sinead Brophy" w:date="2024-04-12T15:46:00Z">
        <w:r w:rsidR="00CA0652">
          <w:instrText>HYPERLINK "C:\\Users\\S.Brophy\\AppData\\Local\\Temp\\587bc44a-4c6e-489a-bcde-b6a0af1ac12c_final project (2).zip.12c\\final project\\figures\\figure 1.docx"</w:instrText>
        </w:r>
      </w:ins>
      <w:del w:id="9"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t>
      </w:r>
      <w:r w:rsidRPr="001971C1">
        <w:rPr>
          <w:rFonts w:ascii="Times New Roman" w:hAnsi="Times New Roman" w:cs="Times New Roman"/>
          <w:color w:val="000000" w:themeColor="text1"/>
          <w:lang w:val="en-GB"/>
        </w:rPr>
        <w:lastRenderedPageBreak/>
        <w:t xml:space="preserve">(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10" w:author="Sinead Brophy" w:date="2024-04-12T15:46:00Z">
        <w:r w:rsidR="00CA0652">
          <w:instrText>HYPERLINK "C:\\Users\\S.Brophy\\AppData\\Local\\Temp\\587bc44a-4c6e-489a-bcde-b6a0af1ac12c_final project (2).zip.12c\\final project\\Appendix\\appendix 4.docx"</w:instrText>
        </w:r>
      </w:ins>
      <w:del w:id="11"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12" w:author="Sinead Brophy" w:date="2024-04-12T15:46:00Z">
        <w:r w:rsidR="00CA0652">
          <w:instrText>HYPERLINK "C:\\Users\\S.Brophy\\AppData\\Local\\Temp\\587bc44a-4c6e-489a-bcde-b6a0af1ac12c_final project (2).zip.12c\\final project\\Appendix\\appendix 1.docx"</w:instrText>
        </w:r>
      </w:ins>
      <w:del w:id="13"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4" w:author="Sinead Brophy" w:date="2024-04-12T15:46:00Z">
        <w:r w:rsidR="00CA0652">
          <w:instrText>HYPERLINK "C:\\Users\\S.Brophy\\AppData\\Local\\Temp\\587bc44a-4c6e-489a-bcde-b6a0af1ac12c_final project (2).zip.12c\\final project\\Appendix\\appendix 5.docx"</w:instrText>
        </w:r>
      </w:ins>
      <w:del w:id="15"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6" w:author="Sinead Brophy" w:date="2024-04-12T15:46:00Z">
        <w:r w:rsidR="00CA0652">
          <w:instrText>HYPERLINK "C:\\Users\\S.Brophy\\AppData\\Local\\Temp\\587bc44a-4c6e-489a-bcde-b6a0af1ac12c_final project (2).zip.12c\\final project\\Appendix\\appendix 2.docx"</w:instrText>
        </w:r>
      </w:ins>
      <w:del w:id="17"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8" w:author="Sinead Brophy" w:date="2024-04-12T15:37:00Z">
        <w:r w:rsidRPr="001971C1" w:rsidDel="00CA0652">
          <w:rPr>
            <w:rFonts w:ascii="Times New Roman" w:hAnsi="Times New Roman" w:cs="Times New Roman"/>
            <w:color w:val="000000" w:themeColor="text1"/>
            <w:lang w:val="en-GB"/>
          </w:rPr>
          <w:delText>w</w:delText>
        </w:r>
      </w:del>
      <w:ins w:id="19"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20" w:author="Sinead Brophy" w:date="2024-04-12T15:38:00Z">
        <w:r w:rsidR="00CA0652">
          <w:rPr>
            <w:rFonts w:ascii="Times New Roman" w:hAnsi="Times New Roman" w:cs="Times New Roman"/>
            <w:color w:val="000000" w:themeColor="text1"/>
            <w:lang w:val="en-US"/>
          </w:rPr>
          <w:t>t</w:t>
        </w:r>
      </w:ins>
      <w:del w:id="21"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22"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23" w:author="Sinead Brophy" w:date="2024-04-12T15:46:00Z">
        <w:r w:rsidR="00CA0652">
          <w:instrText>HYPERLINK "C:\\Users\\S.Brophy\\AppData\\Local\\Temp\\587bc44a-4c6e-489a-bcde-b6a0af1ac12c_final project (2).zip.12c\\final project\\tables\\table 1.docx"</w:instrText>
        </w:r>
      </w:ins>
      <w:del w:id="24"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5" w:author="Sinead Brophy" w:date="2024-04-12T15:46:00Z">
        <w:r w:rsidR="00CA0652">
          <w:instrText>HYPERLINK "C:\\Users\\S.Brophy\\AppData\\Local\\Temp\\587bc44a-4c6e-489a-bcde-b6a0af1ac12c_final project (2).zip.12c\\final project\\tables\\table 2.docx"</w:instrText>
        </w:r>
      </w:ins>
      <w:del w:id="26"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7" w:author="Sinead Brophy" w:date="2024-04-12T15:46:00Z">
        <w:r w:rsidR="00CA0652">
          <w:instrText>HYPERLINK "C:\\Users\\S.Brophy\\AppData\\Local\\Temp\\587bc44a-4c6e-489a-bcde-b6a0af1ac12c_final project (2).zip.12c\\final project\\figures\\Figure 2.docx"</w:instrText>
        </w:r>
      </w:ins>
      <w:del w:id="28"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9" w:author="Sinead Brophy" w:date="2024-04-12T15:46:00Z">
        <w:r w:rsidR="00CA0652">
          <w:instrText>HYPERLINK "C:\\Users\\S.Brophy\\AppData\\Local\\Temp\\587bc44a-4c6e-489a-bcde-b6a0af1ac12c_final project (2).zip.12c\\final project\\figures\\Figure 3.docx"</w:instrText>
        </w:r>
      </w:ins>
      <w:del w:id="30"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31" w:author="Sinead Brophy" w:date="2024-04-12T15:46:00Z">
        <w:r w:rsidR="00CA0652">
          <w:instrText>HYPERLINK "C:\\Users\\S.Brophy\\AppData\\Local\\Temp\\587bc44a-4c6e-489a-bcde-b6a0af1ac12c_final project (2).zip.12c\\final project\\figures\\Figure 4.docx"</w:instrText>
        </w:r>
      </w:ins>
      <w:del w:id="32"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3" w:author="Sinead Brophy" w:date="2024-04-12T15:42:00Z">
        <w:r w:rsidR="00CA0652">
          <w:rPr>
            <w:rFonts w:ascii="Times New Roman" w:hAnsi="Times New Roman" w:cs="Times New Roman"/>
            <w:lang w:val="en-GB"/>
          </w:rPr>
          <w:t>A</w:t>
        </w:r>
      </w:ins>
      <w:del w:id="34"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256B3C"/>
    <w:rsid w:val="002818C4"/>
    <w:rsid w:val="00392EB3"/>
    <w:rsid w:val="003D1897"/>
    <w:rsid w:val="00434AA0"/>
    <w:rsid w:val="00495D13"/>
    <w:rsid w:val="00514D94"/>
    <w:rsid w:val="0055076B"/>
    <w:rsid w:val="00563E01"/>
    <w:rsid w:val="005C109E"/>
    <w:rsid w:val="00633282"/>
    <w:rsid w:val="00683FED"/>
    <w:rsid w:val="006A4F3E"/>
    <w:rsid w:val="006C50D6"/>
    <w:rsid w:val="006F71E7"/>
    <w:rsid w:val="00703962"/>
    <w:rsid w:val="0072611D"/>
    <w:rsid w:val="00753A7B"/>
    <w:rsid w:val="007740AD"/>
    <w:rsid w:val="008B32FD"/>
    <w:rsid w:val="008E25D5"/>
    <w:rsid w:val="008F1DA2"/>
    <w:rsid w:val="00910F09"/>
    <w:rsid w:val="0095175C"/>
    <w:rsid w:val="00955783"/>
    <w:rsid w:val="0096445C"/>
    <w:rsid w:val="009A00E8"/>
    <w:rsid w:val="009A578E"/>
    <w:rsid w:val="00A30103"/>
    <w:rsid w:val="00A4583B"/>
    <w:rsid w:val="00AC0482"/>
    <w:rsid w:val="00AE203F"/>
    <w:rsid w:val="00B47F23"/>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3</Pages>
  <Words>12587</Words>
  <Characters>71751</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4-04-12T14:46:00Z</dcterms:created>
  <dcterms:modified xsi:type="dcterms:W3CDTF">2024-06-04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